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62FEB3" w14:textId="30BD0B1F" w:rsidR="00607323" w:rsidRPr="0085157B" w:rsidRDefault="00CC11AE" w:rsidP="00607323">
      <w:pPr>
        <w:rPr>
          <w:sz w:val="20"/>
          <w:szCs w:val="20"/>
        </w:rPr>
      </w:pPr>
      <w:r w:rsidRPr="0085157B">
        <w:rPr>
          <w:sz w:val="20"/>
          <w:szCs w:val="20"/>
        </w:rPr>
        <w:t>S</w:t>
      </w:r>
      <w:r w:rsidR="00B86CB2">
        <w:rPr>
          <w:sz w:val="20"/>
          <w:szCs w:val="20"/>
        </w:rPr>
        <w:t>1 Table</w:t>
      </w:r>
      <w:r w:rsidR="00607323" w:rsidRPr="0085157B">
        <w:rPr>
          <w:sz w:val="20"/>
          <w:szCs w:val="20"/>
        </w:rPr>
        <w:t>. Parameter table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54"/>
        <w:gridCol w:w="1633"/>
        <w:gridCol w:w="2841"/>
        <w:gridCol w:w="922"/>
      </w:tblGrid>
      <w:tr w:rsidR="00607323" w:rsidRPr="0085157B" w14:paraId="4E96FC51" w14:textId="77777777" w:rsidTr="005729A2">
        <w:trPr>
          <w:trHeight w:val="540"/>
        </w:trPr>
        <w:tc>
          <w:tcPr>
            <w:tcW w:w="21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D1E394" w14:textId="77777777" w:rsidR="00607323" w:rsidRPr="0085157B" w:rsidRDefault="00607323" w:rsidP="005729A2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85157B">
              <w:rPr>
                <w:b/>
                <w:bCs/>
                <w:color w:val="000000"/>
                <w:sz w:val="18"/>
                <w:szCs w:val="18"/>
              </w:rPr>
              <w:t>Parameter</w:t>
            </w:r>
          </w:p>
        </w:tc>
        <w:tc>
          <w:tcPr>
            <w:tcW w:w="8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149AB3" w14:textId="77777777" w:rsidR="00607323" w:rsidRPr="0085157B" w:rsidRDefault="00607323" w:rsidP="005729A2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85157B">
              <w:rPr>
                <w:b/>
                <w:bCs/>
                <w:color w:val="000000"/>
                <w:sz w:val="18"/>
                <w:szCs w:val="18"/>
              </w:rPr>
              <w:t>Value (95% uncertainty interval)</w:t>
            </w:r>
          </w:p>
        </w:tc>
        <w:tc>
          <w:tcPr>
            <w:tcW w:w="151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7FC1A3" w14:textId="77777777" w:rsidR="00607323" w:rsidRPr="0085157B" w:rsidRDefault="00607323" w:rsidP="005729A2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85157B">
              <w:rPr>
                <w:b/>
                <w:bCs/>
                <w:color w:val="000000"/>
                <w:sz w:val="18"/>
                <w:szCs w:val="18"/>
              </w:rPr>
              <w:t>Source</w:t>
            </w: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344063" w14:textId="77777777" w:rsidR="00607323" w:rsidRPr="0085157B" w:rsidRDefault="00607323" w:rsidP="005729A2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85157B">
              <w:rPr>
                <w:b/>
                <w:bCs/>
                <w:color w:val="000000"/>
                <w:sz w:val="18"/>
                <w:szCs w:val="18"/>
              </w:rPr>
              <w:t>In PSA?</w:t>
            </w:r>
          </w:p>
        </w:tc>
      </w:tr>
      <w:tr w:rsidR="00607323" w:rsidRPr="0085157B" w14:paraId="5A08BF19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5A8E10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Cohort generation</w:t>
            </w:r>
          </w:p>
        </w:tc>
      </w:tr>
      <w:tr w:rsidR="00607323" w:rsidRPr="0085157B" w14:paraId="32B5B9C6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98004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Fraction of incident cohort with RR-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4F16E9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16 (0.010 - 0.022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2E92D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WHO 2022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Organization&lt;/Author&gt;&lt;Year&gt;2022&lt;/Year&gt;&lt;RecNum&gt;12&lt;/RecNum&gt;&lt;DisplayText&gt;[1]&lt;/DisplayText&gt;&lt;record&gt;&lt;rec-number&gt;12&lt;/rec-number&gt;&lt;foreign-keys&gt;&lt;key app="EN" db-id="5p2f00ax7a2vz3etffippe2graar0v95pete" timestamp="1679671432"&gt;12&lt;/key&gt;&lt;/foreign-keys&gt;&lt;ref-type name="Journal Article"&gt;17&lt;/ref-type&gt;&lt;contributors&gt;&lt;authors&gt;&lt;author&gt;World Health Organization&lt;/author&gt;&lt;/authors&gt;&lt;/contributors&gt;&lt;titles&gt;&lt;title&gt;Global Tuberculosis Report 2022&lt;/title&gt;&lt;secondary-title&gt;Geneva: World Health Organization.&lt;/secondary-title&gt;&lt;/titles&gt;&lt;periodical&gt;&lt;full-title&gt;Geneva: World Health Organization.&lt;/full-title&gt;&lt;/periodical&gt;&lt;dates&gt;&lt;year&gt;2022&lt;/year&gt;&lt;/dates&gt;&lt;urls&gt;&lt;/urls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1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C3B2F9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Yes  </w:t>
            </w:r>
          </w:p>
        </w:tc>
      </w:tr>
      <w:tr w:rsidR="00607323" w:rsidRPr="0085157B" w14:paraId="539096B2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A4A711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Fraction of recorded SINAN deaths that are true deaths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9EB40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71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B2D94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Chitwood 2022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Chitwood&lt;/Author&gt;&lt;Year&gt;2022&lt;/Year&gt;&lt;RecNum&gt;25&lt;/RecNum&gt;&lt;DisplayText&gt;[2]&lt;/DisplayText&gt;&lt;record&gt;&lt;rec-number&gt;25&lt;/rec-number&gt;&lt;foreign-keys&gt;&lt;key app="EN" db-id="5p2f00ax7a2vz3etffippe2graar0v95pete" timestamp="1686698865"&gt;25&lt;/key&gt;&lt;/foreign-keys&gt;&lt;ref-type name="Journal Article"&gt;17&lt;/ref-type&gt;&lt;contributors&gt;&lt;authors&gt;&lt;author&gt;Chitwood, M. H.&lt;/author&gt;&lt;author&gt;Alves, L. C.&lt;/author&gt;&lt;author&gt;Bartholomay, P.&lt;/author&gt;&lt;author&gt;Couto, R. M.&lt;/author&gt;&lt;author&gt;Sanchez, M.&lt;/author&gt;&lt;author&gt;Castro, M. C.&lt;/author&gt;&lt;author&gt;Cohen, T.&lt;/author&gt;&lt;author&gt;Menzies, N. A.&lt;/author&gt;&lt;/authors&gt;&lt;/contributors&gt;&lt;auth-address&gt;Department of Epidemiology of Microbial Diseases, Yale School of Public Health, Haven, Connecticut, United States of America.&amp;#xD;Chronic and Airborne Diseases Surveillance Coordination, Ministry of Health, Rio de Janeiro, Brazil.&amp;#xD;Department of Tropical Medicine, University of Brasilia, Brasilia, Brazil.&amp;#xD;Department of Global Health and Population, Harvard T.H. Chan School of Public Health, Mumbai, India.&lt;/auth-address&gt;&lt;titles&gt;&lt;title&gt;A spatial-mechanistic model to estimate subnational tuberculosis burden with routinely collected data: An application in Brazilian municipalities&lt;/title&gt;&lt;secondary-title&gt;PLOS Glob Public Health&lt;/secondary-title&gt;&lt;/titles&gt;&lt;periodical&gt;&lt;full-title&gt;PLOS Glob Public Health&lt;/full-title&gt;&lt;/periodical&gt;&lt;pages&gt;e0000725&lt;/pages&gt;&lt;volume&gt;2&lt;/volume&gt;&lt;number&gt;9&lt;/number&gt;&lt;edition&gt;20220921&lt;/edition&gt;&lt;dates&gt;&lt;year&gt;2022&lt;/year&gt;&lt;/dates&gt;&lt;isbn&gt;2767-3375 (Electronic)&amp;#xD;2767-3375 (Linking)&lt;/isbn&gt;&lt;accession-num&gt;36962578&lt;/accession-num&gt;&lt;urls&gt;&lt;related-urls&gt;&lt;url&gt;https://www.ncbi.nlm.nih.gov/pubmed/36962578&lt;/url&gt;&lt;/related-urls&gt;&lt;/urls&gt;&lt;custom1&gt;The authors have declared that no competing interests exist.&lt;/custom1&gt;&lt;custom2&gt;PMC10021638&lt;/custom2&gt;&lt;electronic-resource-num&gt;10.1371/journal.pgph.0000725&lt;/electronic-resource-num&gt;&lt;remote-database-name&gt;PubMed-not-MEDLINE&lt;/remote-database-name&gt;&lt;remote-database-provider&gt;NLM&lt;/remote-database-provider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2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476F9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No </w:t>
            </w:r>
          </w:p>
        </w:tc>
      </w:tr>
      <w:tr w:rsidR="00607323" w:rsidRPr="0085157B" w14:paraId="6B87AF5B" w14:textId="77777777" w:rsidTr="005729A2">
        <w:trPr>
          <w:trHeight w:val="516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CF2164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dditional uncertainty in total TB incidence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4CDBE3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1 (0.96 </w:t>
            </w:r>
            <w:proofErr w:type="gramStart"/>
            <w:r w:rsidRPr="0085157B">
              <w:rPr>
                <w:color w:val="000000"/>
                <w:sz w:val="18"/>
                <w:szCs w:val="18"/>
              </w:rPr>
              <w:t>–  1.04</w:t>
            </w:r>
            <w:proofErr w:type="gramEnd"/>
            <w:r w:rsidRPr="0085157B">
              <w:rPr>
                <w:color w:val="000000"/>
                <w:sz w:val="18"/>
                <w:szCs w:val="18"/>
              </w:rPr>
              <w:t xml:space="preserve">) 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59C5B5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nnual variation in SINAN treatment notifications 2017 – 2019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A683A0B" w14:textId="1C580F4F" w:rsidR="00607323" w:rsidRPr="0085157B" w:rsidRDefault="00990F5F" w:rsidP="005729A2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EFA04D2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5F1D76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Mortality</w:t>
            </w:r>
          </w:p>
        </w:tc>
      </w:tr>
      <w:tr w:rsidR="00607323" w:rsidRPr="0085157B" w14:paraId="393051AA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97B4A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Background mortality rate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FAEFCB" w14:textId="4D6F1930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ee S</w:t>
            </w:r>
            <w:r w:rsidR="00AA0430">
              <w:rPr>
                <w:color w:val="000000"/>
                <w:sz w:val="18"/>
                <w:szCs w:val="18"/>
              </w:rPr>
              <w:t>2 Fig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CE1942" w14:textId="36C8F105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UN Pop Division 2023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Year&gt;2022&lt;/Year&gt;&lt;RecNum&gt;32&lt;/RecNum&gt;&lt;DisplayText&gt;[33]&lt;/DisplayText&gt;&lt;record&gt;&lt;rec-number&gt;32&lt;/rec-number&gt;&lt;foreign-keys&gt;&lt;key app="EN" db-id="5p2f00ax7a2vz3etffippe2graar0v95pete" timestamp="1696884504"&gt;32&lt;/key&gt;&lt;/foreign-keys&gt;&lt;ref-type name="Online Database"&gt;45&lt;/ref-type&gt;&lt;contributors&gt;&lt;/contributors&gt;&lt;titles&gt;&lt;title&gt;World Population Prospects 2022&lt;/title&gt;&lt;/titles&gt;&lt;dates&gt;&lt;year&gt;2022&lt;/year&gt;&lt;/dates&gt;&lt;publisher&gt;United Nations Population Division,  Department of Economic and Social Affairs&lt;/publisher&gt;&lt;urls&gt;&lt;/urls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3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BE301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No</w:t>
            </w:r>
          </w:p>
        </w:tc>
      </w:tr>
      <w:tr w:rsidR="00607323" w:rsidRPr="0085157B" w14:paraId="6FFB9004" w14:textId="77777777" w:rsidTr="005729A2">
        <w:trPr>
          <w:trHeight w:val="58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9B85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rtality rate for individuals with late TB (vs. background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E24D7B" w14:textId="5C32B875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ee S</w:t>
            </w:r>
            <w:r w:rsidR="00AA0430">
              <w:rPr>
                <w:color w:val="000000"/>
                <w:sz w:val="18"/>
                <w:szCs w:val="18"/>
              </w:rPr>
              <w:t>2 Fig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C33A09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Base rate calibrated to available data; age-dependent adjustment from SINA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961049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 (base rate)</w:t>
            </w:r>
          </w:p>
        </w:tc>
      </w:tr>
      <w:tr w:rsidR="00607323" w:rsidRPr="0085157B" w14:paraId="0E0D5B17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D0DEF1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rtality rate ratio of HIV (vs. no HIV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059633" w14:textId="77777777" w:rsidR="00607323" w:rsidRPr="0085157B" w:rsidRDefault="00607323" w:rsidP="005729A2">
            <w:pPr>
              <w:jc w:val="right"/>
              <w:rPr>
                <w:sz w:val="18"/>
                <w:szCs w:val="18"/>
              </w:rPr>
            </w:pPr>
            <w:r w:rsidRPr="0085157B">
              <w:rPr>
                <w:sz w:val="18"/>
                <w:szCs w:val="18"/>
              </w:rPr>
              <w:t>4.54 (3.40 – 5.67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5FE36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Calibrated to available data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A43EE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674CF3B9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6C45E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rtality rate ratio for cured late TB (vs. background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C30391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1.14 (1.10 – 1.18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6C982F" w14:textId="275B5398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Menzies 2021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ZW56aWVzPC9BdXRob3I+PFllYXI+MjAyMTwvWWVhcj48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ZW56aWVzPC9BdXRob3I+PFllYXI+MjAyMTwvWWVhcj48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719F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50FBB513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EE0D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rtality rate ratio for TB treatment following false-positive diagnosis (vs. background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56443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1.07 (1.02 – 1.13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944059" w14:textId="75A2AF2E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Blount 2010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Blount&lt;/Author&gt;&lt;Year&gt;2010&lt;/Year&gt;&lt;RecNum&gt;34&lt;/RecNum&gt;&lt;DisplayText&gt;[34]&lt;/DisplayText&gt;&lt;record&gt;&lt;rec-number&gt;34&lt;/rec-number&gt;&lt;foreign-keys&gt;&lt;key app="EN" db-id="5p2f00ax7a2vz3etffippe2graar0v95pete" timestamp="1696888551"&gt;34&lt;/key&gt;&lt;/foreign-keys&gt;&lt;ref-type name="Conference Paper"&gt;47&lt;/ref-type&gt;&lt;contributors&gt;&lt;authors&gt;&lt;author&gt;Blount, R.J.; Davis, A.; Cattamanchi, L.; Worodria, W.; den Boon, S.; Joloba, M.; Huang, L.&lt;/author&gt;&lt;/authors&gt;&lt;/contributors&gt;&lt;titles&gt;&lt;title&gt;The Effect Of False Positive And False Negative Microscopy Results On Mortality Among HIV-infected Ugandans Undergoing Evaluation For TB&lt;/title&gt;&lt;secondary-title&gt;American Thoracic Society&lt;/secondary-title&gt;&lt;/titles&gt;&lt;volume&gt;181&lt;/volume&gt;&lt;dates&gt;&lt;year&gt;2010&lt;/year&gt;&lt;/dates&gt;&lt;publisher&gt;American Journal of Respiratory Critical Care Medicine&lt;/publisher&gt;&lt;urls&gt;&lt;/urls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5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75604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Yes  </w:t>
            </w:r>
          </w:p>
        </w:tc>
      </w:tr>
      <w:tr w:rsidR="00607323" w:rsidRPr="0085157B" w14:paraId="382C6179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5E6A99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Cure/treatment failure</w:t>
            </w:r>
          </w:p>
        </w:tc>
      </w:tr>
      <w:tr w:rsidR="00607323" w:rsidRPr="0085157B" w14:paraId="7FE922F4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A43C6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self-cure with late TB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ADB593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10 (0.05 – 0.1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B9BCC" w14:textId="7D27640E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Tiemersm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 2011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Tiemersma&lt;/Author&gt;&lt;Year&gt;2011&lt;/Year&gt;&lt;RecNum&gt;15&lt;/RecNum&gt;&lt;DisplayText&gt;[35]&lt;/DisplayText&gt;&lt;record&gt;&lt;rec-number&gt;15&lt;/rec-number&gt;&lt;foreign-keys&gt;&lt;key app="EN" db-id="5p2f00ax7a2vz3etffippe2graar0v95pete" timestamp="1682210516"&gt;15&lt;/key&gt;&lt;/foreign-keys&gt;&lt;ref-type name="Journal Article"&gt;17&lt;/ref-type&gt;&lt;contributors&gt;&lt;authors&gt;&lt;author&gt;Tiemersma, E. W.&lt;/author&gt;&lt;author&gt;van der Werf, M. J.&lt;/author&gt;&lt;author&gt;Borgdorff, M. W.&lt;/author&gt;&lt;author&gt;Williams, B. G.&lt;/author&gt;&lt;author&gt;Nagelkerke, N. J.&lt;/author&gt;&lt;/authors&gt;&lt;/contributors&gt;&lt;auth-address&gt;KNCV Tuberculosis Foundation, The Hague, The Netherlands. tiemersmae@kncvtbc.nl&lt;/auth-address&gt;&lt;titles&gt;&lt;title&gt;Natural history of tuberculosis: duration and fatality of untreated pulmonary tuberculosis in HIV negative patients: a systematic review&lt;/title&gt;&lt;secondary-title&gt;PLoS One&lt;/secondary-title&gt;&lt;/titles&gt;&lt;periodical&gt;&lt;full-title&gt;PLoS One&lt;/full-title&gt;&lt;/periodical&gt;&lt;pages&gt;e17601&lt;/pages&gt;&lt;volume&gt;6&lt;/volume&gt;&lt;number&gt;4&lt;/number&gt;&lt;edition&gt;20110404&lt;/edition&gt;&lt;keywords&gt;&lt;keyword&gt;Disease Progression&lt;/keyword&gt;&lt;keyword&gt;*HIV Seronegativity&lt;/keyword&gt;&lt;keyword&gt;Humans&lt;/keyword&gt;&lt;keyword&gt;Survival Analysis&lt;/keyword&gt;&lt;keyword&gt;Time Factors&lt;/keyword&gt;&lt;keyword&gt;Tuberculosis, Pulmonary/epidemiology/*microbiology/*mortality/therapy&lt;/keyword&gt;&lt;/keywords&gt;&lt;dates&gt;&lt;year&gt;2011&lt;/year&gt;&lt;pub-dates&gt;&lt;date&gt;Apr 4&lt;/date&gt;&lt;/pub-dates&gt;&lt;/dates&gt;&lt;isbn&gt;1932-6203 (Electronic)&amp;#xD;1932-6203 (Linking)&lt;/isbn&gt;&lt;accession-num&gt;21483732&lt;/accession-num&gt;&lt;urls&gt;&lt;related-urls&gt;&lt;url&gt;https://www.ncbi.nlm.nih.gov/pubmed/21483732&lt;/url&gt;&lt;/related-urls&gt;&lt;/urls&gt;&lt;custom1&gt;Competing Interests: The authors have declared that no competing interests exist.&lt;/custom1&gt;&lt;custom2&gt;PMC3070694&lt;/custom2&gt;&lt;electronic-resource-num&gt;10.1371/journal.pone.0017601&lt;/electronic-resource-num&gt;&lt;remote-database-name&gt;Medline&lt;/remote-database-name&gt;&lt;remote-database-provider&gt;NLM&lt;/remote-database-provider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6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34C15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6A9A2782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EEE560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ratio of self-cure with early TB, compared with lat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E25BBB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2.0 (1.5 – 2.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E5F631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286C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3F8BBD09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EA998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Rate of treatment completion for first line regimen (per year) 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1131E0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2.0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B34A0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ed 6-month treatment duratio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2C88DF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No</w:t>
            </w:r>
          </w:p>
        </w:tc>
      </w:tr>
      <w:tr w:rsidR="00607323" w:rsidRPr="0085157B" w14:paraId="1F55F082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FDCE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Rate of treatment completion for second line regimen (per year) 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2B8E6C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67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0397BB" w14:textId="6B366019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Assumed 18-month treatment duration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Year&gt;2022&lt;/Year&gt;&lt;RecNum&gt;28&lt;/RecNum&gt;&lt;DisplayText&gt;[21]&lt;/DisplayText&gt;&lt;record&gt;&lt;rec-number&gt;28&lt;/rec-number&gt;&lt;foreign-keys&gt;&lt;key app="EN" db-id="5p2f00ax7a2vz3etffippe2graar0v95pete" timestamp="1696527148"&gt;28&lt;/key&gt;&lt;/foreign-keys&gt;&lt;ref-type name="Book Section"&gt;5&lt;/ref-type&gt;&lt;contributors&gt;&lt;/contributors&gt;&lt;titles&gt;&lt;secondary-title&gt;WHO consolidated guidelines on tuberculosis: Module 4: treatment - drug-resistant tuberculosis treatment, 2022 update&lt;/secondary-title&gt;&lt;tertiary-title&gt;WHO Guidelines Approved by the Guidelines Review Committee&lt;/tertiary-title&gt;&lt;/titles&gt;&lt;dates&gt;&lt;year&gt;2022&lt;/year&gt;&lt;/dates&gt;&lt;pub-location&gt;Geneva&lt;/pub-location&gt;&lt;isbn&gt;978-92-4-006312-9&amp;#xD;978-92-4-006313-6&lt;/isbn&gt;&lt;accession-num&gt;36630546&lt;/accession-num&gt;&lt;urls&gt;&lt;related-urls&gt;&lt;url&gt;https://www.ncbi.nlm.nih.gov/pubmed/36630546&lt;/url&gt;&lt;/related-urls&gt;&lt;/urls&gt;&lt;language&gt;eng&lt;/language&gt;&lt;access-date&gt;10/01/2023&lt;/access-date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7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E0BA40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No</w:t>
            </w:r>
          </w:p>
        </w:tc>
      </w:tr>
      <w:tr w:rsidR="00607323" w:rsidRPr="0085157B" w14:paraId="57D2E480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F87B1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Probability of cure for individuals with RS-TB completing the first-line regimen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97600C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96 (0.92 – 0.98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4C90C4" w14:textId="20119865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Cox 2008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Cox&lt;/Author&gt;&lt;Year&gt;2008&lt;/Year&gt;&lt;RecNum&gt;6&lt;/RecNum&gt;&lt;DisplayText&gt;[36]&lt;/DisplayText&gt;&lt;record&gt;&lt;rec-number&gt;6&lt;/rec-number&gt;&lt;foreign-keys&gt;&lt;key app="EN" db-id="5p2f00ax7a2vz3etffippe2graar0v95pete" timestamp="1676829565"&gt;6&lt;/key&gt;&lt;/foreign-keys&gt;&lt;ref-type name="Journal Article"&gt;17&lt;/ref-type&gt;&lt;contributors&gt;&lt;authors&gt;&lt;author&gt;Cox, H. S.&lt;/author&gt;&lt;author&gt;Morrow, M.&lt;/author&gt;&lt;author&gt;Deutschmann, P. W.&lt;/author&gt;&lt;/authors&gt;&lt;/contributors&gt;&lt;auth-address&gt;Australian International Health Institute, University of Melbourne, Carlton, VIC 3010, Melbourne, Australia. hcox@burnet.edu.au&lt;/auth-address&gt;&lt;titles&gt;&lt;title&gt;Long term efficacy of DOTS regimens for tuberculosis: systematic review&lt;/title&gt;&lt;secondary-title&gt;BMJ&lt;/secondary-title&gt;&lt;/titles&gt;&lt;periodical&gt;&lt;full-title&gt;BMJ&lt;/full-title&gt;&lt;/periodical&gt;&lt;pages&gt;484-7&lt;/pages&gt;&lt;volume&gt;336&lt;/volume&gt;&lt;number&gt;7642&lt;/number&gt;&lt;edition&gt;20080204&lt;/edition&gt;&lt;keywords&gt;&lt;keyword&gt;Antitubercular Agents/*administration &amp;amp; dosage&lt;/keyword&gt;&lt;keyword&gt;Clinical Trials as Topic&lt;/keyword&gt;&lt;keyword&gt;Directly Observed Therapy/*standards&lt;/keyword&gt;&lt;keyword&gt;Drug Administration Schedule&lt;/keyword&gt;&lt;keyword&gt;Humans&lt;/keyword&gt;&lt;keyword&gt;Practice Guidelines as Topic&lt;/keyword&gt;&lt;keyword&gt;Recurrence&lt;/keyword&gt;&lt;keyword&gt;Treatment Outcome&lt;/keyword&gt;&lt;keyword&gt;Tuberculosis/*drug therapy&lt;/keyword&gt;&lt;/keywords&gt;&lt;dates&gt;&lt;year&gt;2008&lt;/year&gt;&lt;pub-dates&gt;&lt;date&gt;Mar 1&lt;/date&gt;&lt;/pub-dates&gt;&lt;/dates&gt;&lt;isbn&gt;1756-1833 (Electronic)&amp;#xD;0959-8138 (Print)&amp;#xD;0959-8138 (Linking)&lt;/isbn&gt;&lt;accession-num&gt;18250104&lt;/accession-num&gt;&lt;urls&gt;&lt;related-urls&gt;&lt;url&gt;https://www.ncbi.nlm.nih.gov/pubmed/18250104&lt;/url&gt;&lt;/related-urls&gt;&lt;/urls&gt;&lt;custom1&gt;Competing interests: None declared.&lt;/custom1&gt;&lt;custom2&gt;PMC2258398&lt;/custom2&gt;&lt;electronic-resource-num&gt;10.1136/bmj.39463.640787.BE&lt;/electronic-resource-num&gt;&lt;remote-database-name&gt;Medline&lt;/remote-database-name&gt;&lt;remote-database-provider&gt;NLM&lt;/remote-database-provider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8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5A71F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3607B95B" w14:textId="77777777" w:rsidTr="005729A2">
        <w:trPr>
          <w:trHeight w:val="580"/>
        </w:trPr>
        <w:tc>
          <w:tcPr>
            <w:tcW w:w="21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94DF5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isk ratio of cure for individuals with RR-TB completing the first-line regimen (vs. RS-TB receiving first-line regimen)</w:t>
            </w:r>
          </w:p>
        </w:tc>
        <w:tc>
          <w:tcPr>
            <w:tcW w:w="8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48C21A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20 (0.10 - 0.30)</w:t>
            </w:r>
          </w:p>
        </w:tc>
        <w:tc>
          <w:tcPr>
            <w:tcW w:w="151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4B53CF" w14:textId="5E10112A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Miglori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 200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aWdsaW9yaTwvQXV0aG9yPjxZZWFyPjIwMDI8L1llYXI+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aWdsaW9yaTwvQXV0aG9yPjxZZWFyPjIwMDI8L1llYXI+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9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B097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607323" w:rsidRPr="0085157B" w14:paraId="170B4654" w14:textId="77777777" w:rsidTr="005729A2">
        <w:trPr>
          <w:trHeight w:val="580"/>
        </w:trPr>
        <w:tc>
          <w:tcPr>
            <w:tcW w:w="2115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5EB3B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isk ratio of cure for individuals with RR-TB completing the second-line regimen (vs. RS-TB receiving first-line regimen)</w:t>
            </w:r>
          </w:p>
        </w:tc>
        <w:tc>
          <w:tcPr>
            <w:tcW w:w="873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209320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0.93 (0.89 - 0.96) </w:t>
            </w:r>
          </w:p>
        </w:tc>
        <w:tc>
          <w:tcPr>
            <w:tcW w:w="151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B8F5D6" w14:textId="296F541F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Miglori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 200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aWdsaW9yaTwvQXV0aG9yPjxZZWFyPjIwMDI8L1llYXI+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aWdsaW9yaTwvQXV0aG9yPjxZZWFyPjIwMDI8L1llYXI+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9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BBE9F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1D99C4C3" w14:textId="77777777" w:rsidTr="005729A2">
        <w:trPr>
          <w:trHeight w:val="540"/>
        </w:trPr>
        <w:tc>
          <w:tcPr>
            <w:tcW w:w="21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95D4C4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return to treatment from undiagnosed treatment failure (late TB) (per year)</w:t>
            </w:r>
          </w:p>
        </w:tc>
        <w:tc>
          <w:tcPr>
            <w:tcW w:w="8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102B48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2.53 (1.27 - 3.80)</w:t>
            </w:r>
          </w:p>
        </w:tc>
        <w:tc>
          <w:tcPr>
            <w:tcW w:w="151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595F51" w14:textId="2EFAF743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Maior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 201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lvciBNZGU8L0F1dGhvcj48WWVhcj4yMDEyPC9ZZWFy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lvciBNZGU8L0F1dGhvcj48WWVhcj4yMDEyPC9ZZWFy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10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AA916D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2894B255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1E2F3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ratio of return to treatment from undiagnosed treatment failure (early TB), compared with late TB</w:t>
            </w:r>
          </w:p>
        </w:tc>
        <w:tc>
          <w:tcPr>
            <w:tcW w:w="873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69B5D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100 (0.075 - 0.125)</w:t>
            </w:r>
          </w:p>
        </w:tc>
        <w:tc>
          <w:tcPr>
            <w:tcW w:w="151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8309B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187D8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52C7D3A1" w14:textId="77777777" w:rsidTr="005729A2">
        <w:trPr>
          <w:trHeight w:val="520"/>
        </w:trPr>
        <w:tc>
          <w:tcPr>
            <w:tcW w:w="21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8A3E3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Probability of identifying treatment failure given treatment completion without cure</w:t>
            </w:r>
          </w:p>
        </w:tc>
        <w:tc>
          <w:tcPr>
            <w:tcW w:w="8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82C8C9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10 (0.05 - 0.20)</w:t>
            </w:r>
          </w:p>
        </w:tc>
        <w:tc>
          <w:tcPr>
            <w:tcW w:w="151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5D8F0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INA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44C85F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6B327870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0EBB40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Diagnosis</w:t>
            </w:r>
          </w:p>
        </w:tc>
      </w:tr>
      <w:tr w:rsidR="00607323" w:rsidRPr="0085157B" w14:paraId="2D510F18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435A00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presentation for diagnosis with undiagnosed late TB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E06879" w14:textId="1BF01F8E" w:rsidR="00607323" w:rsidRPr="0085157B" w:rsidRDefault="00607323" w:rsidP="005729A2">
            <w:pPr>
              <w:jc w:val="right"/>
              <w:rPr>
                <w:sz w:val="18"/>
                <w:szCs w:val="18"/>
              </w:rPr>
            </w:pPr>
            <w:r w:rsidRPr="0085157B">
              <w:rPr>
                <w:sz w:val="18"/>
                <w:szCs w:val="18"/>
              </w:rPr>
              <w:t>see S</w:t>
            </w:r>
            <w:r w:rsidR="00AA0430">
              <w:rPr>
                <w:sz w:val="18"/>
                <w:szCs w:val="18"/>
              </w:rPr>
              <w:t>2 Table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14C5D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Calibrated to available data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F5D749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 (ratio from baseline)</w:t>
            </w:r>
          </w:p>
        </w:tc>
      </w:tr>
      <w:tr w:rsidR="00607323" w:rsidRPr="0085157B" w14:paraId="00BA4E04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BCE410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ratio of presentation for diagnosis with undiagnosed early TB, compared with lat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5F334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100 (0.075 - 0.12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D0175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1C2B6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55AEEAAD" w14:textId="77777777" w:rsidTr="005729A2">
        <w:trPr>
          <w:trHeight w:val="58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4F8E07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lastRenderedPageBreak/>
              <w:t>Sensitivity of diagnostic testing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085A38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87 (0.80 - 0.9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9D3BF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erived from sensitivity, specificity, and fraction of SINAN cases with clinical vs bacteriologic testing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BCFFD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77B3D335" w14:textId="77777777" w:rsidTr="005729A2">
        <w:trPr>
          <w:trHeight w:val="5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6DC6B4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pecificity of diagnostic testing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6CAD13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92 (0.85 - 0.99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3888E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erived from sensitivity, specificity, and fraction of SINAN cases with clinical vs bacteriologic testing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E88E9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6CF83B51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BA7E9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Fraction of TB treatment cohort with no TB (misdiagnosed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97DEF2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95 (0.033 - 0.157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0AD34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115BB7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4898C47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088957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Drug resistance</w:t>
            </w:r>
          </w:p>
        </w:tc>
      </w:tr>
      <w:tr w:rsidR="00607323" w:rsidRPr="0085157B" w14:paraId="41CA59B9" w14:textId="77777777" w:rsidTr="005729A2">
        <w:trPr>
          <w:trHeight w:val="5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D71FB7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Probability of testing for drug resistance upon TB diagnosis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E8717D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30 (0.25 - 0.3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56C99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INA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05F0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5F876BE4" w14:textId="77777777" w:rsidTr="005729A2">
        <w:trPr>
          <w:trHeight w:val="5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E0E17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Probability of testing for drug resistance on TB retreatment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5F169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38 (0.32 – 0.44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7B33E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INA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839210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5CC138DA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43023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drug resistance acquisition on first line TB treatment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9B407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10 (0.006 - 0.016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3C5086" w14:textId="6CECA28C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Menzies 201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ZW56aWVzPC9BdXRob3I+PFllYXI+MjAxMjwvWWVhcj48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ZW56aWVzPC9BdXRob3I+PFllYXI+MjAxMjwvWWVhcj48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11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EA18A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13F72F8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AEF023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Loss to follow up</w:t>
            </w:r>
          </w:p>
        </w:tc>
      </w:tr>
      <w:tr w:rsidR="00607323" w:rsidRPr="0085157B" w14:paraId="4BD2E00B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2A382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Probability of loss to follow up between TB diagnosis and treatment initiation (primary loss to follow-up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B8585A" w14:textId="68808BAD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5 (0.04 - 0.06) national average; see S</w:t>
            </w:r>
            <w:r w:rsidR="00943917">
              <w:rPr>
                <w:color w:val="000000"/>
                <w:sz w:val="18"/>
                <w:szCs w:val="18"/>
              </w:rPr>
              <w:t>2 Table</w:t>
            </w:r>
            <w:r w:rsidRPr="0085157B">
              <w:rPr>
                <w:color w:val="000000"/>
                <w:sz w:val="18"/>
                <w:szCs w:val="18"/>
              </w:rPr>
              <w:t xml:space="preserve"> for state-level estimates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25E91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 (national average), SINAN loss to follow-up (state-level)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92D3C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Yes </w:t>
            </w:r>
          </w:p>
        </w:tc>
      </w:tr>
      <w:tr w:rsidR="00607323" w:rsidRPr="0085157B" w14:paraId="61C7FE35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E9D7BD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loss to follow up from TB treatment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067461" w14:textId="57F54F38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ee S</w:t>
            </w:r>
            <w:r w:rsidR="00A17BF4">
              <w:rPr>
                <w:color w:val="000000"/>
                <w:sz w:val="18"/>
                <w:szCs w:val="18"/>
              </w:rPr>
              <w:t>2 Table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AB9DDB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SINAN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D3B4B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46A8156F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7026A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return from loss to follow up (late TB) to treatment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87224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2.53 (1.27 - 3.8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FD13C" w14:textId="4D24D390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Maior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 201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lvciBNZGU8L0F1dGhvcj48WWVhcj4yMDEyPC9ZZWFy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lvciBNZGU8L0F1dGhvcj48WWVhcj4yMDEyPC9ZZWFy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10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5A8B8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2A41FCC0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4B2E2C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ratio of return from loss to follow up (early TB), compared with lat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372893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100 (0.075 - 0.12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C5A0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Assumption*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B6BB74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E13646A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8A20A6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Progression</w:t>
            </w:r>
          </w:p>
        </w:tc>
      </w:tr>
      <w:tr w:rsidR="00607323" w:rsidRPr="0085157B" w14:paraId="04596372" w14:textId="77777777" w:rsidTr="005729A2">
        <w:trPr>
          <w:trHeight w:val="5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FFDD6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disease progression from early to late TB with HIV negative TB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D4FF2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2.0 (1.5 - 3.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50D21B" w14:textId="18D51B26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Ku 2021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Ku&lt;/Author&gt;&lt;Year&gt;2021&lt;/Year&gt;&lt;RecNum&gt;33&lt;/RecNum&gt;&lt;DisplayText&gt;[40]&lt;/DisplayText&gt;&lt;record&gt;&lt;rec-number&gt;33&lt;/rec-number&gt;&lt;foreign-keys&gt;&lt;key app="EN" db-id="5p2f00ax7a2vz3etffippe2graar0v95pete" timestamp="1696885181"&gt;33&lt;/key&gt;&lt;/foreign-keys&gt;&lt;ref-type name="Journal Article"&gt;17&lt;/ref-type&gt;&lt;contributors&gt;&lt;authors&gt;&lt;author&gt;Ku, Chu-Chang&lt;/author&gt;&lt;author&gt;MacPherson, Peter&lt;/author&gt;&lt;author&gt;Khundi, McEwen&lt;/author&gt;&lt;author&gt;Nzawa Soko, Rebecca H.&lt;/author&gt;&lt;author&gt;Feasey, Helena R. A.&lt;/author&gt;&lt;author&gt;Nliwasa, Marriott&lt;/author&gt;&lt;author&gt;Horton, Katherine C.&lt;/author&gt;&lt;author&gt;Corbett, Elizabeth L.&lt;/author&gt;&lt;author&gt;Dodd, Peter J.&lt;/author&gt;&lt;/authors&gt;&lt;/contributors&gt;&lt;titles&gt;&lt;title&gt;Durations of asymptomatic, symptomatic, and care-seeking phases of tuberculosis disease with a Bayesian analysis of prevalence survey and notification data&lt;/title&gt;&lt;secondary-title&gt;BMC Medicine&lt;/secondary-title&gt;&lt;/titles&gt;&lt;periodical&gt;&lt;full-title&gt;BMC Medicine&lt;/full-title&gt;&lt;/periodical&gt;&lt;pages&gt;298&lt;/pages&gt;&lt;volume&gt;19&lt;/volume&gt;&lt;number&gt;1&lt;/number&gt;&lt;dates&gt;&lt;year&gt;2021&lt;/year&gt;&lt;pub-dates&gt;&lt;date&gt;2021/11/10&lt;/date&gt;&lt;/pub-dates&gt;&lt;/dates&gt;&lt;isbn&gt;1741-7015&lt;/isbn&gt;&lt;urls&gt;&lt;related-urls&gt;&lt;url&gt;https://doi.org/10.1186/s12916-021-02128-9&lt;/url&gt;&lt;/related-urls&gt;&lt;/urls&gt;&lt;electronic-resource-num&gt;10.1186/s12916-021-02128-9&lt;/electronic-resource-num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12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990B7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Yes  </w:t>
            </w:r>
          </w:p>
        </w:tc>
      </w:tr>
      <w:tr w:rsidR="00607323" w:rsidRPr="0085157B" w14:paraId="62DD6EBE" w14:textId="77777777" w:rsidTr="005729A2">
        <w:trPr>
          <w:trHeight w:val="5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48BB04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Rate of disease progression from early to late TB with HIV positive TB (per year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3B87E8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9.0 (4.5 - 13.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D9A811" w14:textId="427F407E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Ku 2021 </w:t>
            </w:r>
            <w:r w:rsidRPr="0085157B">
              <w:rPr>
                <w:color w:val="000000"/>
                <w:sz w:val="18"/>
                <w:szCs w:val="18"/>
              </w:rPr>
              <w:fldChar w:fldCharType="begin"/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&lt;EndNote&gt;&lt;Cite&gt;&lt;Author&gt;Ku&lt;/Author&gt;&lt;Year&gt;2021&lt;/Year&gt;&lt;RecNum&gt;33&lt;/RecNum&gt;&lt;DisplayText&gt;[40]&lt;/DisplayText&gt;&lt;record&gt;&lt;rec-number&gt;33&lt;/rec-number&gt;&lt;foreign-keys&gt;&lt;key app="EN" db-id="5p2f00ax7a2vz3etffippe2graar0v95pete" timestamp="1696885181"&gt;33&lt;/key&gt;&lt;/foreign-keys&gt;&lt;ref-type name="Journal Article"&gt;17&lt;/ref-type&gt;&lt;contributors&gt;&lt;authors&gt;&lt;author&gt;Ku, Chu-Chang&lt;/author&gt;&lt;author&gt;MacPherson, Peter&lt;/author&gt;&lt;author&gt;Khundi, McEwen&lt;/author&gt;&lt;author&gt;Nzawa Soko, Rebecca H.&lt;/author&gt;&lt;author&gt;Feasey, Helena R. A.&lt;/author&gt;&lt;author&gt;Nliwasa, Marriott&lt;/author&gt;&lt;author&gt;Horton, Katherine C.&lt;/author&gt;&lt;author&gt;Corbett, Elizabeth L.&lt;/author&gt;&lt;author&gt;Dodd, Peter J.&lt;/author&gt;&lt;/authors&gt;&lt;/contributors&gt;&lt;titles&gt;&lt;title&gt;Durations of asymptomatic, symptomatic, and care-seeking phases of tuberculosis disease with a Bayesian analysis of prevalence survey and notification data&lt;/title&gt;&lt;secondary-title&gt;BMC Medicine&lt;/secondary-title&gt;&lt;/titles&gt;&lt;periodical&gt;&lt;full-title&gt;BMC Medicine&lt;/full-title&gt;&lt;/periodical&gt;&lt;pages&gt;298&lt;/pages&gt;&lt;volume&gt;19&lt;/volume&gt;&lt;number&gt;1&lt;/number&gt;&lt;dates&gt;&lt;year&gt;2021&lt;/year&gt;&lt;pub-dates&gt;&lt;date&gt;2021/11/10&lt;/date&gt;&lt;/pub-dates&gt;&lt;/dates&gt;&lt;isbn&gt;1741-7015&lt;/isbn&gt;&lt;urls&gt;&lt;related-urls&gt;&lt;url&gt;https://doi.org/10.1186/s12916-021-02128-9&lt;/url&gt;&lt;/related-urls&gt;&lt;/urls&gt;&lt;electronic-resource-num&gt;10.1186/s12916-021-02128-9&lt;/electronic-resource-num&gt;&lt;/record&gt;&lt;/Cite&gt;&lt;/EndNote&gt;</w:instrText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7E66DF">
              <w:rPr>
                <w:noProof/>
                <w:color w:val="000000"/>
                <w:sz w:val="18"/>
                <w:szCs w:val="18"/>
              </w:rPr>
              <w:t>12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119DBE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4AA9F2B6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EE5E71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Disability weights</w:t>
            </w:r>
          </w:p>
        </w:tc>
      </w:tr>
      <w:tr w:rsidR="00607323" w:rsidRPr="0085157B" w14:paraId="7774E24F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D10BE7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sability weight for HIV negativ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C28A51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0.333 (0.250 - 0.417) 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410065" w14:textId="26DA0AC0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Salomon 2015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3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B8FAA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76A0953C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1AE47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sability weight for HIV positiv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BB7522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400 (0.300 - 0.50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897344" w14:textId="15DB2D96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Salomon 2015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3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7D05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 </w:t>
            </w:r>
          </w:p>
        </w:tc>
      </w:tr>
      <w:tr w:rsidR="00607323" w:rsidRPr="0085157B" w14:paraId="7D9EBC8C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A13C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sability weight for HIV (no TB)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24E826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200 (0.150 - 0.25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EAB825" w14:textId="1470920F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Salomon 2015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3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A7421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14188D1B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B44B8F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sability weight for cured late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C37ACD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36 (0.027 - 0.045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4AD9C0" w14:textId="3DA016A0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Salomon 2015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3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9054F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12E759D0" w14:textId="77777777" w:rsidTr="005729A2">
        <w:trPr>
          <w:trHeight w:val="54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EA049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sability weight for TB treatment for TB negative patient 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BE44FC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0.049 (0.036 - 0.06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93943" w14:textId="4190D569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 xml:space="preserve">Salomon 2015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YWxvbW9uPC9BdXRob3I+PFllYXI+MjAxNTwvWWVhcj48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3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C67E4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B9FB0B5" w14:textId="77777777" w:rsidTr="00947208">
        <w:trPr>
          <w:trHeight w:val="320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EAAAA" w:themeFill="background2" w:themeFillShade="BF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6D493E" w14:textId="77777777" w:rsidR="00607323" w:rsidRPr="0085157B" w:rsidRDefault="00607323" w:rsidP="005729A2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85157B">
              <w:rPr>
                <w:i/>
                <w:iCs/>
                <w:color w:val="000000"/>
                <w:sz w:val="18"/>
                <w:szCs w:val="18"/>
              </w:rPr>
              <w:t>Costs</w:t>
            </w:r>
          </w:p>
        </w:tc>
      </w:tr>
      <w:tr w:rsidR="00607323" w:rsidRPr="0085157B" w14:paraId="51E7A8EF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4AD9C9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Cost of TB diagnosis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91B92E" w14:textId="677F030E" w:rsidR="00607323" w:rsidRPr="0085157B" w:rsidRDefault="00607323" w:rsidP="00E5048A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54.3</w:t>
            </w:r>
            <w:r w:rsidR="00E5048A">
              <w:rPr>
                <w:color w:val="000000"/>
                <w:sz w:val="18"/>
                <w:szCs w:val="18"/>
              </w:rPr>
              <w:t xml:space="preserve"> </w:t>
            </w:r>
            <w:r w:rsidRPr="0085157B">
              <w:rPr>
                <w:color w:val="000000"/>
                <w:sz w:val="18"/>
                <w:szCs w:val="18"/>
              </w:rPr>
              <w:t>(27.</w:t>
            </w:r>
            <w:r w:rsidR="00E5048A">
              <w:rPr>
                <w:color w:val="000000"/>
                <w:sz w:val="18"/>
                <w:szCs w:val="18"/>
              </w:rPr>
              <w:t>2</w:t>
            </w:r>
            <w:r w:rsidRPr="0085157B">
              <w:rPr>
                <w:color w:val="000000"/>
                <w:sz w:val="18"/>
                <w:szCs w:val="18"/>
              </w:rPr>
              <w:t xml:space="preserve"> - 108.</w:t>
            </w:r>
            <w:r w:rsidR="00E5048A">
              <w:rPr>
                <w:color w:val="000000"/>
                <w:sz w:val="18"/>
                <w:szCs w:val="18"/>
              </w:rPr>
              <w:t>7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79E64B" w14:textId="6C57FC73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Nsengiyumv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 202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8470C8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3AC31B95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8B177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Diagnostic cost for RR-TB from treatment failure state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CCF77F" w14:textId="7FEDF939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16.6 (8.</w:t>
            </w:r>
            <w:r w:rsidR="00E5048A">
              <w:rPr>
                <w:color w:val="000000"/>
                <w:sz w:val="18"/>
                <w:szCs w:val="18"/>
              </w:rPr>
              <w:t>4</w:t>
            </w:r>
            <w:r w:rsidRPr="0085157B">
              <w:rPr>
                <w:color w:val="000000"/>
                <w:sz w:val="18"/>
                <w:szCs w:val="18"/>
              </w:rPr>
              <w:t xml:space="preserve"> - 33.4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3FB819" w14:textId="067CC9C8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Nsengiyumv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 202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685AD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07C3BA15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0605E2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nthly treatment cost for RS-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1C9861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144 (108 - 180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0E7C95" w14:textId="7C55B6D3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Nsengiyumv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 202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CE349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7D12267D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C66076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nthly treatment cost for RR-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6F8ED9" w14:textId="77777777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619 (464 - 773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C7D798" w14:textId="7F53AD31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Nsengiyumv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 202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A6EE55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  <w:tr w:rsidR="00607323" w:rsidRPr="0085157B" w14:paraId="18CFEABD" w14:textId="77777777" w:rsidTr="005729A2">
        <w:trPr>
          <w:trHeight w:val="320"/>
        </w:trPr>
        <w:tc>
          <w:tcPr>
            <w:tcW w:w="21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5B941A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Monthly primary care cost for untreated TB</w:t>
            </w:r>
          </w:p>
        </w:tc>
        <w:tc>
          <w:tcPr>
            <w:tcW w:w="8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4D8BAE" w14:textId="70618FDA" w:rsidR="00607323" w:rsidRPr="0085157B" w:rsidRDefault="00607323" w:rsidP="005729A2">
            <w:pPr>
              <w:jc w:val="right"/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33.4 (16.7 - 66.8)</w:t>
            </w:r>
          </w:p>
        </w:tc>
        <w:tc>
          <w:tcPr>
            <w:tcW w:w="15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F44AB5" w14:textId="48282A69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proofErr w:type="spellStart"/>
            <w:r w:rsidRPr="0085157B">
              <w:rPr>
                <w:color w:val="000000"/>
                <w:sz w:val="18"/>
                <w:szCs w:val="18"/>
              </w:rPr>
              <w:t>Nsengiyumva</w:t>
            </w:r>
            <w:proofErr w:type="spellEnd"/>
            <w:r w:rsidRPr="0085157B">
              <w:rPr>
                <w:color w:val="000000"/>
                <w:sz w:val="18"/>
                <w:szCs w:val="18"/>
              </w:rPr>
              <w:t xml:space="preserve"> 2022 </w: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85157B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c2VuZ2l5dW12YTwvQXV0aG9yPjxZZWFyPjIwMjI8L1ll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 w:rsidRPr="0085157B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  <w:r w:rsidRPr="0085157B">
              <w:rPr>
                <w:color w:val="000000"/>
                <w:sz w:val="18"/>
                <w:szCs w:val="18"/>
              </w:rPr>
            </w:r>
            <w:r w:rsidRPr="0085157B">
              <w:rPr>
                <w:color w:val="000000"/>
                <w:sz w:val="18"/>
                <w:szCs w:val="18"/>
              </w:rPr>
              <w:fldChar w:fldCharType="separate"/>
            </w:r>
            <w:r w:rsidRPr="0085157B">
              <w:rPr>
                <w:noProof/>
                <w:color w:val="000000"/>
                <w:sz w:val="18"/>
                <w:szCs w:val="18"/>
              </w:rPr>
              <w:t>[</w:t>
            </w:r>
            <w:r w:rsidR="00E36925">
              <w:rPr>
                <w:noProof/>
                <w:color w:val="000000"/>
                <w:sz w:val="18"/>
                <w:szCs w:val="18"/>
              </w:rPr>
              <w:t>14</w:t>
            </w:r>
            <w:r w:rsidRPr="0085157B">
              <w:rPr>
                <w:noProof/>
                <w:color w:val="000000"/>
                <w:sz w:val="18"/>
                <w:szCs w:val="18"/>
              </w:rPr>
              <w:t>]</w:t>
            </w:r>
            <w:r w:rsidRPr="0085157B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2D9F3" w14:textId="77777777" w:rsidR="00607323" w:rsidRPr="0085157B" w:rsidRDefault="00607323" w:rsidP="005729A2">
            <w:pPr>
              <w:rPr>
                <w:color w:val="000000"/>
                <w:sz w:val="18"/>
                <w:szCs w:val="18"/>
              </w:rPr>
            </w:pPr>
            <w:r w:rsidRPr="0085157B">
              <w:rPr>
                <w:color w:val="000000"/>
                <w:sz w:val="18"/>
                <w:szCs w:val="18"/>
              </w:rPr>
              <w:t>Yes</w:t>
            </w:r>
          </w:p>
        </w:tc>
      </w:tr>
    </w:tbl>
    <w:p w14:paraId="23BA52CC" w14:textId="3F0D1DF7" w:rsidR="00F06E4B" w:rsidRDefault="00607323" w:rsidP="00607323">
      <w:pPr>
        <w:rPr>
          <w:sz w:val="20"/>
          <w:szCs w:val="20"/>
        </w:rPr>
      </w:pPr>
      <w:r w:rsidRPr="0085157B">
        <w:rPr>
          <w:color w:val="000000"/>
          <w:sz w:val="18"/>
          <w:szCs w:val="18"/>
        </w:rPr>
        <w:t xml:space="preserve">* </w:t>
      </w:r>
      <w:r w:rsidRPr="0085157B">
        <w:rPr>
          <w:sz w:val="20"/>
          <w:szCs w:val="20"/>
        </w:rPr>
        <w:t>Parameters based on assumption were determined through discussion between study investigators and Ministry of Health staff and informed with programmatic data where available. HIV: Human Immunodeficiency Virus, RS/RR: rifampin-</w:t>
      </w:r>
      <w:r w:rsidR="00762D74">
        <w:rPr>
          <w:sz w:val="20"/>
          <w:szCs w:val="20"/>
        </w:rPr>
        <w:t>susceptible</w:t>
      </w:r>
      <w:r w:rsidRPr="0085157B">
        <w:rPr>
          <w:sz w:val="20"/>
          <w:szCs w:val="20"/>
        </w:rPr>
        <w:t>/resistant, TB: Tuberculosis</w:t>
      </w:r>
    </w:p>
    <w:p w14:paraId="7543551C" w14:textId="3324FED8" w:rsidR="007E66DF" w:rsidRDefault="007E66DF" w:rsidP="00607323">
      <w:pPr>
        <w:rPr>
          <w:sz w:val="20"/>
          <w:szCs w:val="20"/>
        </w:rPr>
      </w:pPr>
    </w:p>
    <w:p w14:paraId="249E31A3" w14:textId="77777777" w:rsidR="007E66DF" w:rsidRDefault="007E66DF" w:rsidP="007E66DF">
      <w:pPr>
        <w:rPr>
          <w:sz w:val="20"/>
          <w:szCs w:val="20"/>
        </w:rPr>
      </w:pPr>
      <w:r>
        <w:rPr>
          <w:sz w:val="20"/>
          <w:szCs w:val="20"/>
        </w:rPr>
        <w:t>References</w:t>
      </w:r>
    </w:p>
    <w:p w14:paraId="63E2FA80" w14:textId="77777777" w:rsidR="007E66DF" w:rsidRDefault="007E66DF" w:rsidP="007E66DF">
      <w:pPr>
        <w:rPr>
          <w:sz w:val="20"/>
          <w:szCs w:val="20"/>
        </w:rPr>
      </w:pPr>
    </w:p>
    <w:p w14:paraId="5C9C3205" w14:textId="77777777" w:rsidR="007E66DF" w:rsidRDefault="007E66DF" w:rsidP="007E66DF">
      <w:r>
        <w:t>1.</w:t>
      </w:r>
      <w:r>
        <w:tab/>
        <w:t>Organization WH. Global Tuberculosis Report 2022. Geneva: World Health Organization. 2022.</w:t>
      </w:r>
    </w:p>
    <w:p w14:paraId="7C2ABABA" w14:textId="63164966" w:rsidR="007E66DF" w:rsidRDefault="007E66DF" w:rsidP="007E66DF">
      <w:r>
        <w:t>2.</w:t>
      </w:r>
      <w:r>
        <w:tab/>
        <w:t>Chitwood MH, Alves LC, Bartholomay P, Couto RM, Sanchez M, Castro MC, et al. A spatial-mechanistic model to estimate subnational tuberculosis burden with routinely collected data: An application in Brazilian municipalities. PLOS Glob Public Health. 2022;2(9</w:t>
      </w:r>
      <w:proofErr w:type="gramStart"/>
      <w:r>
        <w:t>):e</w:t>
      </w:r>
      <w:proofErr w:type="gramEnd"/>
      <w:r>
        <w:t xml:space="preserve">0000725. </w:t>
      </w:r>
      <w:proofErr w:type="spellStart"/>
      <w:r>
        <w:t>Epub</w:t>
      </w:r>
      <w:proofErr w:type="spellEnd"/>
      <w:r>
        <w:t xml:space="preserve"> 20220921. </w:t>
      </w:r>
      <w:proofErr w:type="spellStart"/>
      <w:r>
        <w:t>doi</w:t>
      </w:r>
      <w:proofErr w:type="spellEnd"/>
      <w:r>
        <w:t>: 10.1371/journal.pgph.0000725. PubMed PMID: 36962578; PubMed Central PMCID: PMCPMC10021638.</w:t>
      </w:r>
    </w:p>
    <w:p w14:paraId="688ABFE8" w14:textId="01BAC294" w:rsidR="007E66DF" w:rsidRDefault="007E66DF" w:rsidP="007E66DF">
      <w:r>
        <w:t>3.</w:t>
      </w:r>
      <w:r>
        <w:tab/>
        <w:t xml:space="preserve">World Population Prospects 2022 [Internet]. United Nations Population </w:t>
      </w:r>
      <w:proofErr w:type="gramStart"/>
      <w:r>
        <w:t>Division,  Department</w:t>
      </w:r>
      <w:proofErr w:type="gramEnd"/>
      <w:r>
        <w:t xml:space="preserve"> of Economic and Social Affairs. 2022.</w:t>
      </w:r>
    </w:p>
    <w:p w14:paraId="32E01CEE" w14:textId="74C76B6C" w:rsidR="007E66DF" w:rsidRDefault="007E66DF" w:rsidP="007E66DF">
      <w:r>
        <w:t>4</w:t>
      </w:r>
      <w:r w:rsidRPr="007E66DF">
        <w:t>.</w:t>
      </w:r>
      <w:r w:rsidRPr="007E66DF">
        <w:tab/>
        <w:t xml:space="preserve">Menzies NA, </w:t>
      </w:r>
      <w:proofErr w:type="spellStart"/>
      <w:r w:rsidRPr="007E66DF">
        <w:t>Quaife</w:t>
      </w:r>
      <w:proofErr w:type="spellEnd"/>
      <w:r w:rsidRPr="007E66DF">
        <w:t xml:space="preserve"> M, Allwood BW, Byrne AL, </w:t>
      </w:r>
      <w:proofErr w:type="spellStart"/>
      <w:r w:rsidRPr="007E66DF">
        <w:t>Coussens</w:t>
      </w:r>
      <w:proofErr w:type="spellEnd"/>
      <w:r w:rsidRPr="007E66DF">
        <w:t xml:space="preserve"> AK, Harries AD, et al. Lifetime burden of disease due to incident tuberculosis: a global reappraisal including post-tuberculosis sequelae. Lancet Glob Health. 2021;9(12</w:t>
      </w:r>
      <w:proofErr w:type="gramStart"/>
      <w:r w:rsidRPr="007E66DF">
        <w:t>):e</w:t>
      </w:r>
      <w:proofErr w:type="gramEnd"/>
      <w:r w:rsidRPr="007E66DF">
        <w:t xml:space="preserve">1679-e87. </w:t>
      </w:r>
      <w:proofErr w:type="spellStart"/>
      <w:r w:rsidRPr="007E66DF">
        <w:t>doi</w:t>
      </w:r>
      <w:proofErr w:type="spellEnd"/>
      <w:r w:rsidRPr="007E66DF">
        <w:t>: 10.1016/S2214-109</w:t>
      </w:r>
      <w:proofErr w:type="gramStart"/>
      <w:r w:rsidRPr="007E66DF">
        <w:t>X(</w:t>
      </w:r>
      <w:proofErr w:type="gramEnd"/>
      <w:r w:rsidRPr="007E66DF">
        <w:t>21)00367-3. PubMed PMID: 34798027; PubMed Central PMCID: PMCPMC8609280.</w:t>
      </w:r>
    </w:p>
    <w:p w14:paraId="589CAF05" w14:textId="3A82C683" w:rsidR="007E66DF" w:rsidRDefault="007E66DF" w:rsidP="007E66DF">
      <w:proofErr w:type="gramStart"/>
      <w:r>
        <w:t>5 .</w:t>
      </w:r>
      <w:proofErr w:type="gramEnd"/>
      <w:r>
        <w:tab/>
        <w:t xml:space="preserve">Blount RJD, A.; </w:t>
      </w:r>
      <w:proofErr w:type="spellStart"/>
      <w:r>
        <w:t>Cattamanchi</w:t>
      </w:r>
      <w:proofErr w:type="spellEnd"/>
      <w:r>
        <w:t xml:space="preserve">, L.; </w:t>
      </w:r>
      <w:proofErr w:type="spellStart"/>
      <w:r>
        <w:t>Worodria</w:t>
      </w:r>
      <w:proofErr w:type="spellEnd"/>
      <w:r>
        <w:t xml:space="preserve">, W.; den Boon, S.; </w:t>
      </w:r>
      <w:proofErr w:type="spellStart"/>
      <w:r>
        <w:t>Joloba</w:t>
      </w:r>
      <w:proofErr w:type="spellEnd"/>
      <w:r>
        <w:t xml:space="preserve">, M.; Huang, L. The Effect </w:t>
      </w:r>
      <w:proofErr w:type="gramStart"/>
      <w:r>
        <w:t>Of</w:t>
      </w:r>
      <w:proofErr w:type="gramEnd"/>
      <w:r>
        <w:t xml:space="preserve"> False Positive And False Negative Microscopy Results On Mortality Among HIV-infected Ugandans Undergoing Evaluation For TB.  American Thoracic Society: American Journal of Respiratory Critical Care Medicine; 2010.</w:t>
      </w:r>
    </w:p>
    <w:p w14:paraId="66013038" w14:textId="21710F44" w:rsidR="007E66DF" w:rsidRDefault="007E66DF" w:rsidP="007E66DF">
      <w:r>
        <w:t>6.</w:t>
      </w:r>
      <w:r>
        <w:tab/>
      </w:r>
      <w:proofErr w:type="spellStart"/>
      <w:r>
        <w:t>Tiemersma</w:t>
      </w:r>
      <w:proofErr w:type="spellEnd"/>
      <w:r>
        <w:t xml:space="preserve"> EW, van der </w:t>
      </w:r>
      <w:proofErr w:type="spellStart"/>
      <w:r>
        <w:t>Werf</w:t>
      </w:r>
      <w:proofErr w:type="spellEnd"/>
      <w:r>
        <w:t xml:space="preserve"> MJ, </w:t>
      </w:r>
      <w:proofErr w:type="spellStart"/>
      <w:r>
        <w:t>Borgdorff</w:t>
      </w:r>
      <w:proofErr w:type="spellEnd"/>
      <w:r>
        <w:t xml:space="preserve"> MW, Williams BG, </w:t>
      </w:r>
      <w:proofErr w:type="spellStart"/>
      <w:r>
        <w:t>Nagelkerke</w:t>
      </w:r>
      <w:proofErr w:type="spellEnd"/>
      <w:r>
        <w:t xml:space="preserve"> NJ. Natural history of tuberculosis: duration and fatality of untreated pulmonary tuberculosis in HIV negative patients: a systematic review. </w:t>
      </w:r>
      <w:proofErr w:type="spellStart"/>
      <w:r>
        <w:t>PLoS</w:t>
      </w:r>
      <w:proofErr w:type="spellEnd"/>
      <w:r>
        <w:t xml:space="preserve"> One. 2011;6(4</w:t>
      </w:r>
      <w:proofErr w:type="gramStart"/>
      <w:r>
        <w:t>):e</w:t>
      </w:r>
      <w:proofErr w:type="gramEnd"/>
      <w:r>
        <w:t xml:space="preserve">17601. </w:t>
      </w:r>
      <w:proofErr w:type="spellStart"/>
      <w:r>
        <w:t>Epub</w:t>
      </w:r>
      <w:proofErr w:type="spellEnd"/>
      <w:r>
        <w:t xml:space="preserve"> 20110404. </w:t>
      </w:r>
      <w:proofErr w:type="spellStart"/>
      <w:r>
        <w:t>doi</w:t>
      </w:r>
      <w:proofErr w:type="spellEnd"/>
      <w:r>
        <w:t>: 10.1371/journal.pone.0017601. PubMed PMID: 21483732; PubMed Central PMCID: PMCPMC3070694.</w:t>
      </w:r>
    </w:p>
    <w:p w14:paraId="04B6E513" w14:textId="54238364" w:rsidR="007E66DF" w:rsidRDefault="007E66DF" w:rsidP="007E66DF">
      <w:r>
        <w:t>7</w:t>
      </w:r>
      <w:r w:rsidRPr="007E66DF">
        <w:t>.</w:t>
      </w:r>
      <w:r w:rsidRPr="007E66DF">
        <w:tab/>
        <w:t xml:space="preserve"> WHO consolidated guidelines on tuberculosis: Module 4: treatment - drug-resistant tuberculosis treatment, 2022 update. WHO Guidelines Approved by the Guidelines Review Committee. Geneva2022.</w:t>
      </w:r>
      <w:bookmarkStart w:id="0" w:name="_GoBack"/>
      <w:bookmarkEnd w:id="0"/>
    </w:p>
    <w:p w14:paraId="446CA18F" w14:textId="32EAEB89" w:rsidR="007E66DF" w:rsidRDefault="007E66DF" w:rsidP="007E66DF">
      <w:r>
        <w:t>8.</w:t>
      </w:r>
      <w:r>
        <w:tab/>
        <w:t xml:space="preserve">Cox HS, Morrow M, </w:t>
      </w:r>
      <w:proofErr w:type="spellStart"/>
      <w:r>
        <w:t>Deutschmann</w:t>
      </w:r>
      <w:proofErr w:type="spellEnd"/>
      <w:r>
        <w:t xml:space="preserve"> PW. Long term efficacy of DOTS regimens for tuberculosis: systematic review. BMJ. 2008;336(7642):484-7. </w:t>
      </w:r>
      <w:proofErr w:type="spellStart"/>
      <w:r>
        <w:t>Epub</w:t>
      </w:r>
      <w:proofErr w:type="spellEnd"/>
      <w:r>
        <w:t xml:space="preserve"> 20080204. </w:t>
      </w:r>
      <w:proofErr w:type="spellStart"/>
      <w:r>
        <w:t>doi</w:t>
      </w:r>
      <w:proofErr w:type="spellEnd"/>
      <w:r>
        <w:t>: 10.1136/bmj.39463.640787.BE. PubMed PMID: 18250104; PubMed Central PMCID: PMCPMC2258398.</w:t>
      </w:r>
    </w:p>
    <w:p w14:paraId="167EB894" w14:textId="47F8DC58" w:rsidR="007E66DF" w:rsidRDefault="007E66DF" w:rsidP="007E66DF">
      <w:r>
        <w:t>9.</w:t>
      </w:r>
      <w:r>
        <w:tab/>
      </w:r>
      <w:proofErr w:type="spellStart"/>
      <w:r>
        <w:t>Migliori</w:t>
      </w:r>
      <w:proofErr w:type="spellEnd"/>
      <w:r>
        <w:t xml:space="preserve"> GB, Espinal M, Danilova ID, </w:t>
      </w:r>
      <w:proofErr w:type="spellStart"/>
      <w:r>
        <w:t>Punga</w:t>
      </w:r>
      <w:proofErr w:type="spellEnd"/>
      <w:r>
        <w:t xml:space="preserve"> VV, </w:t>
      </w:r>
      <w:proofErr w:type="spellStart"/>
      <w:r>
        <w:t>Grzemska</w:t>
      </w:r>
      <w:proofErr w:type="spellEnd"/>
      <w:r>
        <w:t xml:space="preserve"> M, Raviglione MC. Frequency of recurrence among MDR-</w:t>
      </w:r>
      <w:proofErr w:type="spellStart"/>
      <w:r>
        <w:t>tB</w:t>
      </w:r>
      <w:proofErr w:type="spellEnd"/>
      <w:r>
        <w:t xml:space="preserve"> cases 'successfully' treated with </w:t>
      </w:r>
      <w:proofErr w:type="spellStart"/>
      <w:r>
        <w:t>standardised</w:t>
      </w:r>
      <w:proofErr w:type="spellEnd"/>
      <w:r>
        <w:t xml:space="preserve"> short-course chemotherapy. Int J </w:t>
      </w:r>
      <w:proofErr w:type="spellStart"/>
      <w:r>
        <w:t>Tuberc</w:t>
      </w:r>
      <w:proofErr w:type="spellEnd"/>
      <w:r>
        <w:t xml:space="preserve"> Lung Dis. 2002;6(10):858-64. PubMed PMID: 12365571.</w:t>
      </w:r>
    </w:p>
    <w:p w14:paraId="167BC023" w14:textId="70B53210" w:rsidR="007E66DF" w:rsidRDefault="007E66DF" w:rsidP="007E66DF">
      <w:r w:rsidRPr="00701998">
        <w:t>10.</w:t>
      </w:r>
      <w:r w:rsidRPr="00701998">
        <w:tab/>
        <w:t xml:space="preserve">Maior Mde L, Guerra RL, Cailleaux-Cezar M, Golub JE, Conde MB. </w:t>
      </w:r>
      <w:r>
        <w:t xml:space="preserve">Time from symptom onset to the initiation of treatment of pulmonary tuberculosis in a city with a high incidence of the disease. J Bras </w:t>
      </w:r>
      <w:proofErr w:type="spellStart"/>
      <w:r>
        <w:t>Pneumol</w:t>
      </w:r>
      <w:proofErr w:type="spellEnd"/>
      <w:r>
        <w:t xml:space="preserve">. 2012;38(2):202-9. </w:t>
      </w:r>
      <w:proofErr w:type="spellStart"/>
      <w:r>
        <w:t>doi</w:t>
      </w:r>
      <w:proofErr w:type="spellEnd"/>
      <w:r>
        <w:t>: 10.1590/s1806-37132012000200009. PubMed PMID: 22576428; PubMed Central PMCID: PMCPMC3697913.</w:t>
      </w:r>
    </w:p>
    <w:p w14:paraId="2486C54D" w14:textId="18DA4CCB" w:rsidR="007E66DF" w:rsidRDefault="007E66DF" w:rsidP="007E66DF">
      <w:r>
        <w:t>11.</w:t>
      </w:r>
      <w:r>
        <w:tab/>
        <w:t xml:space="preserve">Menzies NA, Cohen T, Lin HH, Murray M, Salomon JA. Population health impact and cost-effectiveness of tuberculosis diagnosis with </w:t>
      </w:r>
      <w:proofErr w:type="spellStart"/>
      <w:r>
        <w:t>Xpert</w:t>
      </w:r>
      <w:proofErr w:type="spellEnd"/>
      <w:r>
        <w:t xml:space="preserve"> MTB/RIF: a dynamic simulation and economic evaluation. </w:t>
      </w:r>
      <w:proofErr w:type="spellStart"/>
      <w:r>
        <w:t>PLoS</w:t>
      </w:r>
      <w:proofErr w:type="spellEnd"/>
      <w:r>
        <w:t xml:space="preserve"> Med. 2012;9(11</w:t>
      </w:r>
      <w:proofErr w:type="gramStart"/>
      <w:r>
        <w:t>):e</w:t>
      </w:r>
      <w:proofErr w:type="gramEnd"/>
      <w:r>
        <w:t xml:space="preserve">1001347. </w:t>
      </w:r>
      <w:proofErr w:type="spellStart"/>
      <w:r>
        <w:t>Epub</w:t>
      </w:r>
      <w:proofErr w:type="spellEnd"/>
      <w:r>
        <w:t xml:space="preserve"> 20121120. </w:t>
      </w:r>
      <w:proofErr w:type="spellStart"/>
      <w:r>
        <w:t>doi</w:t>
      </w:r>
      <w:proofErr w:type="spellEnd"/>
      <w:r>
        <w:t>: 10.1371/journal.pmed.1001347. PubMed PMID: 23185139; PubMed Central PMCID: PMCPMC3502465.</w:t>
      </w:r>
    </w:p>
    <w:p w14:paraId="614BD27E" w14:textId="6101E264" w:rsidR="007E66DF" w:rsidRDefault="007E66DF" w:rsidP="007E66DF">
      <w:r>
        <w:t>12.</w:t>
      </w:r>
      <w:r>
        <w:tab/>
        <w:t xml:space="preserve">Ku C-C, MacPherson P, </w:t>
      </w:r>
      <w:proofErr w:type="spellStart"/>
      <w:r>
        <w:t>Khundi</w:t>
      </w:r>
      <w:proofErr w:type="spellEnd"/>
      <w:r>
        <w:t xml:space="preserve"> M, </w:t>
      </w:r>
      <w:proofErr w:type="spellStart"/>
      <w:r>
        <w:t>Nzawa</w:t>
      </w:r>
      <w:proofErr w:type="spellEnd"/>
      <w:r>
        <w:t xml:space="preserve"> </w:t>
      </w:r>
      <w:proofErr w:type="spellStart"/>
      <w:r>
        <w:t>Soko</w:t>
      </w:r>
      <w:proofErr w:type="spellEnd"/>
      <w:r>
        <w:t xml:space="preserve"> RH, </w:t>
      </w:r>
      <w:proofErr w:type="spellStart"/>
      <w:r>
        <w:t>Feasey</w:t>
      </w:r>
      <w:proofErr w:type="spellEnd"/>
      <w:r>
        <w:t xml:space="preserve"> HRA, </w:t>
      </w:r>
      <w:proofErr w:type="spellStart"/>
      <w:r>
        <w:t>Nliwasa</w:t>
      </w:r>
      <w:proofErr w:type="spellEnd"/>
      <w:r>
        <w:t xml:space="preserve"> M, et al. Durations of asymptomatic, symptomatic, and care-seeking phases of tuberculosis disease with a </w:t>
      </w:r>
      <w:r>
        <w:lastRenderedPageBreak/>
        <w:t xml:space="preserve">Bayesian analysis of prevalence survey and notification data. BMC Medicine. 2021;19(1):298. </w:t>
      </w:r>
      <w:proofErr w:type="spellStart"/>
      <w:r>
        <w:t>doi</w:t>
      </w:r>
      <w:proofErr w:type="spellEnd"/>
      <w:r>
        <w:t>: 10.1186/s12916-021-02128-9.</w:t>
      </w:r>
    </w:p>
    <w:p w14:paraId="34D71C77" w14:textId="34972B95" w:rsidR="007E66DF" w:rsidRDefault="007E66DF" w:rsidP="007E66DF">
      <w:r>
        <w:t>13.</w:t>
      </w:r>
      <w:r>
        <w:tab/>
        <w:t xml:space="preserve">Salomon JA, </w:t>
      </w:r>
      <w:proofErr w:type="spellStart"/>
      <w:r>
        <w:t>Haagsma</w:t>
      </w:r>
      <w:proofErr w:type="spellEnd"/>
      <w:r>
        <w:t xml:space="preserve"> JA, Davis A, de </w:t>
      </w:r>
      <w:proofErr w:type="spellStart"/>
      <w:r>
        <w:t>Noordhout</w:t>
      </w:r>
      <w:proofErr w:type="spellEnd"/>
      <w:r>
        <w:t xml:space="preserve"> CM, </w:t>
      </w:r>
      <w:proofErr w:type="spellStart"/>
      <w:r>
        <w:t>Polinder</w:t>
      </w:r>
      <w:proofErr w:type="spellEnd"/>
      <w:r>
        <w:t xml:space="preserve"> S, </w:t>
      </w:r>
      <w:proofErr w:type="spellStart"/>
      <w:r>
        <w:t>Havelaar</w:t>
      </w:r>
      <w:proofErr w:type="spellEnd"/>
      <w:r>
        <w:t xml:space="preserve"> AH, et al. Disability weights for the Global Burden of Disease 2013 study. Lancet Glob Health. 2015;3(11</w:t>
      </w:r>
      <w:proofErr w:type="gramStart"/>
      <w:r>
        <w:t>):e</w:t>
      </w:r>
      <w:proofErr w:type="gramEnd"/>
      <w:r>
        <w:t xml:space="preserve">712-23. </w:t>
      </w:r>
      <w:proofErr w:type="spellStart"/>
      <w:r>
        <w:t>doi</w:t>
      </w:r>
      <w:proofErr w:type="spellEnd"/>
      <w:r>
        <w:t>: 10.1016/S2214-109</w:t>
      </w:r>
      <w:proofErr w:type="gramStart"/>
      <w:r>
        <w:t>X(</w:t>
      </w:r>
      <w:proofErr w:type="gramEnd"/>
      <w:r>
        <w:t>15)00069-8. PubMed PMID: 26475018.</w:t>
      </w:r>
    </w:p>
    <w:p w14:paraId="3B6BE243" w14:textId="47EFD07E" w:rsidR="007E66DF" w:rsidRDefault="007E66DF" w:rsidP="007E66DF">
      <w:r>
        <w:t xml:space="preserve">14 </w:t>
      </w:r>
      <w:r>
        <w:tab/>
      </w:r>
      <w:proofErr w:type="spellStart"/>
      <w:r>
        <w:t>Nsengiyumva</w:t>
      </w:r>
      <w:proofErr w:type="spellEnd"/>
      <w:r>
        <w:t xml:space="preserve"> NP, Campbell JR, Oxlade O, </w:t>
      </w:r>
      <w:proofErr w:type="spellStart"/>
      <w:r>
        <w:t>Vesga</w:t>
      </w:r>
      <w:proofErr w:type="spellEnd"/>
      <w:r>
        <w:t xml:space="preserve"> JF, Lienhardt C, </w:t>
      </w:r>
      <w:proofErr w:type="spellStart"/>
      <w:r>
        <w:t>Trajman</w:t>
      </w:r>
      <w:proofErr w:type="spellEnd"/>
      <w:r>
        <w:t xml:space="preserve"> A, et al. Scaling up target regimens for tuberculosis preventive treatment in Brazil and South Africa: An analysis of costs and cost-effectiveness. </w:t>
      </w:r>
      <w:proofErr w:type="spellStart"/>
      <w:r>
        <w:t>PLoS</w:t>
      </w:r>
      <w:proofErr w:type="spellEnd"/>
      <w:r>
        <w:t xml:space="preserve"> Med. 2022;19(6</w:t>
      </w:r>
      <w:proofErr w:type="gramStart"/>
      <w:r>
        <w:t>):e</w:t>
      </w:r>
      <w:proofErr w:type="gramEnd"/>
      <w:r>
        <w:t xml:space="preserve">1004032. </w:t>
      </w:r>
      <w:proofErr w:type="spellStart"/>
      <w:r>
        <w:t>Epub</w:t>
      </w:r>
      <w:proofErr w:type="spellEnd"/>
      <w:r>
        <w:t xml:space="preserve"> 20220613. </w:t>
      </w:r>
      <w:proofErr w:type="spellStart"/>
      <w:r>
        <w:t>doi</w:t>
      </w:r>
      <w:proofErr w:type="spellEnd"/>
      <w:r>
        <w:t>: 10.1371/journal.pmed.1004032. PubMed PMID: 35696431; PubMed Central PMCID: PMCPMC9239450.</w:t>
      </w:r>
    </w:p>
    <w:p w14:paraId="2D517F0F" w14:textId="77777777" w:rsidR="007E66DF" w:rsidRDefault="007E66DF" w:rsidP="00607323">
      <w:pPr>
        <w:rPr>
          <w:sz w:val="20"/>
          <w:szCs w:val="20"/>
        </w:rPr>
      </w:pPr>
    </w:p>
    <w:sectPr w:rsidR="007E66DF" w:rsidSect="000216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2f00ax7a2vz3etffippe2graar0v95pete&quot;&gt;My EndNote Library&lt;record-ids&gt;&lt;item&gt;2&lt;/item&gt;&lt;item&gt;4&lt;/item&gt;&lt;item&gt;5&lt;/item&gt;&lt;item&gt;6&lt;/item&gt;&lt;item&gt;12&lt;/item&gt;&lt;item&gt;15&lt;/item&gt;&lt;item&gt;17&lt;/item&gt;&lt;item&gt;24&lt;/item&gt;&lt;item&gt;25&lt;/item&gt;&lt;item&gt;26&lt;/item&gt;&lt;item&gt;28&lt;/item&gt;&lt;item&gt;32&lt;/item&gt;&lt;item&gt;33&lt;/item&gt;&lt;item&gt;34&lt;/item&gt;&lt;/record-ids&gt;&lt;/item&gt;&lt;/Libraries&gt;"/>
  </w:docVars>
  <w:rsids>
    <w:rsidRoot w:val="005C7985"/>
    <w:rsid w:val="00000A76"/>
    <w:rsid w:val="000216B4"/>
    <w:rsid w:val="00072C66"/>
    <w:rsid w:val="00072CD3"/>
    <w:rsid w:val="000A70C9"/>
    <w:rsid w:val="000B4846"/>
    <w:rsid w:val="000D3A11"/>
    <w:rsid w:val="000E42A4"/>
    <w:rsid w:val="000F55B8"/>
    <w:rsid w:val="00184B95"/>
    <w:rsid w:val="00192AD0"/>
    <w:rsid w:val="001C3C6C"/>
    <w:rsid w:val="00203A9B"/>
    <w:rsid w:val="002044A0"/>
    <w:rsid w:val="0025471E"/>
    <w:rsid w:val="00254EF6"/>
    <w:rsid w:val="00290FBB"/>
    <w:rsid w:val="002E7A5A"/>
    <w:rsid w:val="002F7669"/>
    <w:rsid w:val="0032303E"/>
    <w:rsid w:val="0032752D"/>
    <w:rsid w:val="00384931"/>
    <w:rsid w:val="003A67E5"/>
    <w:rsid w:val="003B41A5"/>
    <w:rsid w:val="003B7F34"/>
    <w:rsid w:val="003C26C4"/>
    <w:rsid w:val="003C5C95"/>
    <w:rsid w:val="00422EAA"/>
    <w:rsid w:val="00433EB2"/>
    <w:rsid w:val="0046601A"/>
    <w:rsid w:val="00467925"/>
    <w:rsid w:val="004B2ED3"/>
    <w:rsid w:val="004B6952"/>
    <w:rsid w:val="004B6CE9"/>
    <w:rsid w:val="004C0A13"/>
    <w:rsid w:val="004F78ED"/>
    <w:rsid w:val="005278D6"/>
    <w:rsid w:val="00574B5E"/>
    <w:rsid w:val="0059038C"/>
    <w:rsid w:val="005A2515"/>
    <w:rsid w:val="005C308D"/>
    <w:rsid w:val="005C7985"/>
    <w:rsid w:val="005F6918"/>
    <w:rsid w:val="00607323"/>
    <w:rsid w:val="00611F75"/>
    <w:rsid w:val="00616EE9"/>
    <w:rsid w:val="00664757"/>
    <w:rsid w:val="00670D72"/>
    <w:rsid w:val="00670E9B"/>
    <w:rsid w:val="006C1B49"/>
    <w:rsid w:val="006D5E2E"/>
    <w:rsid w:val="006F4C54"/>
    <w:rsid w:val="006F5BC2"/>
    <w:rsid w:val="00701998"/>
    <w:rsid w:val="007078C3"/>
    <w:rsid w:val="00731982"/>
    <w:rsid w:val="007373B8"/>
    <w:rsid w:val="00762D74"/>
    <w:rsid w:val="007678C1"/>
    <w:rsid w:val="007A3229"/>
    <w:rsid w:val="007A607D"/>
    <w:rsid w:val="007C4114"/>
    <w:rsid w:val="007D4CB2"/>
    <w:rsid w:val="007E66DF"/>
    <w:rsid w:val="007F5FB3"/>
    <w:rsid w:val="00805BFD"/>
    <w:rsid w:val="00824418"/>
    <w:rsid w:val="0085157B"/>
    <w:rsid w:val="008A1F7E"/>
    <w:rsid w:val="008B16AD"/>
    <w:rsid w:val="0093706C"/>
    <w:rsid w:val="00941421"/>
    <w:rsid w:val="00943917"/>
    <w:rsid w:val="00947208"/>
    <w:rsid w:val="00955B6B"/>
    <w:rsid w:val="009879D2"/>
    <w:rsid w:val="00990F5F"/>
    <w:rsid w:val="009B27EC"/>
    <w:rsid w:val="009C69A8"/>
    <w:rsid w:val="00A17BF4"/>
    <w:rsid w:val="00A41452"/>
    <w:rsid w:val="00A510F2"/>
    <w:rsid w:val="00A6504A"/>
    <w:rsid w:val="00A704F3"/>
    <w:rsid w:val="00A73E77"/>
    <w:rsid w:val="00A76CA5"/>
    <w:rsid w:val="00A97945"/>
    <w:rsid w:val="00AA0430"/>
    <w:rsid w:val="00AA3A47"/>
    <w:rsid w:val="00AB070C"/>
    <w:rsid w:val="00B04439"/>
    <w:rsid w:val="00B86CB2"/>
    <w:rsid w:val="00B903C7"/>
    <w:rsid w:val="00C025FA"/>
    <w:rsid w:val="00C30E3D"/>
    <w:rsid w:val="00C47C05"/>
    <w:rsid w:val="00C64824"/>
    <w:rsid w:val="00C978E6"/>
    <w:rsid w:val="00CC11AE"/>
    <w:rsid w:val="00CC66AA"/>
    <w:rsid w:val="00CD657C"/>
    <w:rsid w:val="00CD6F66"/>
    <w:rsid w:val="00D366F2"/>
    <w:rsid w:val="00D41225"/>
    <w:rsid w:val="00D628C4"/>
    <w:rsid w:val="00D6547D"/>
    <w:rsid w:val="00D6647C"/>
    <w:rsid w:val="00D909AC"/>
    <w:rsid w:val="00DB627D"/>
    <w:rsid w:val="00DF7207"/>
    <w:rsid w:val="00E121E1"/>
    <w:rsid w:val="00E307D6"/>
    <w:rsid w:val="00E36925"/>
    <w:rsid w:val="00E5048A"/>
    <w:rsid w:val="00E607C7"/>
    <w:rsid w:val="00E87E87"/>
    <w:rsid w:val="00F15973"/>
    <w:rsid w:val="00F25CEB"/>
    <w:rsid w:val="00F946EE"/>
    <w:rsid w:val="00FA3E81"/>
    <w:rsid w:val="00FC46AC"/>
    <w:rsid w:val="00FD047E"/>
    <w:rsid w:val="00FD7F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CD9E0F"/>
  <w15:chartTrackingRefBased/>
  <w15:docId w15:val="{6944FF44-2660-194C-A602-E7C59D5738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732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E66D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6DF"/>
    <w:rPr>
      <w:rFonts w:ascii="Segoe UI" w:eastAsia="Times New Roman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32303E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952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8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178</Words>
  <Characters>18119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varam Emani</dc:creator>
  <cp:keywords/>
  <dc:description/>
  <cp:lastModifiedBy>Livia Rodriguez-Horvath</cp:lastModifiedBy>
  <cp:revision>4</cp:revision>
  <dcterms:created xsi:type="dcterms:W3CDTF">2024-03-11T22:21:00Z</dcterms:created>
  <dcterms:modified xsi:type="dcterms:W3CDTF">2024-03-11T22:23:00Z</dcterms:modified>
</cp:coreProperties>
</file>